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77777777" w:rsidR="00E8320D" w:rsidRDefault="00A26473">
      <w:pPr>
        <w:pStyle w:val="Title"/>
      </w:pPr>
      <w:r>
        <w:rPr>
          <w:rFonts w:eastAsia="Arial Unicode MS" w:hAnsi="Arial Unicode MS" w:cs="Arial Unicode MS"/>
        </w:rPr>
        <w:t>Efficient and</w:t>
      </w:r>
      <w:r w:rsidR="00E17505">
        <w:rPr>
          <w:rFonts w:eastAsia="Arial Unicode MS" w:hAnsi="Arial Unicode MS" w:cs="Arial Unicode MS"/>
        </w:rPr>
        <w:t xml:space="preserve"> interactive 3D visualization of large mined dataset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5D03F2B3" w14:textId="77777777" w:rsidR="00E8320D" w:rsidRDefault="00E17505">
      <w:pPr>
        <w:pStyle w:val="Heading2"/>
      </w:pPr>
      <w:r>
        <w:lastRenderedPageBreak/>
        <w:t>Project outline</w:t>
      </w:r>
    </w:p>
    <w:p w14:paraId="7B82A746" w14:textId="77777777" w:rsidR="00E8320D" w:rsidRDefault="00E8320D">
      <w:pPr>
        <w:pStyle w:val="Body"/>
      </w:pPr>
    </w:p>
    <w:p w14:paraId="5B5DAF43" w14:textId="4E50EAC9" w:rsidR="00BD3011" w:rsidRPr="00FD5AE9" w:rsidRDefault="00F82194">
      <w:pPr>
        <w:pStyle w:val="Body"/>
        <w:rPr>
          <w:rFonts w:eastAsia="Arial Unicode MS" w:cs="Arial Unicode MS"/>
          <w:sz w:val="24"/>
          <w:szCs w:val="24"/>
        </w:rPr>
      </w:pPr>
      <w:r>
        <w:rPr>
          <w:rFonts w:eastAsia="Arial Unicode MS" w:cs="Arial Unicode MS"/>
          <w:sz w:val="24"/>
          <w:szCs w:val="24"/>
        </w:rPr>
        <w:t>Today, companies</w:t>
      </w:r>
      <w:r w:rsidR="00E17505" w:rsidRPr="00FD5AE9">
        <w:rPr>
          <w:rFonts w:eastAsia="Arial Unicode MS" w:cs="Arial Unicode MS"/>
          <w:sz w:val="24"/>
          <w:szCs w:val="24"/>
        </w:rPr>
        <w:t xml:space="preserve"> employ </w:t>
      </w:r>
      <w:r w:rsidR="00C84FAC" w:rsidRPr="00FD5AE9">
        <w:rPr>
          <w:rFonts w:eastAsia="Arial Unicode MS" w:cs="Arial Unicode MS"/>
          <w:sz w:val="24"/>
          <w:szCs w:val="24"/>
        </w:rPr>
        <w:t>f</w:t>
      </w:r>
      <w:r w:rsidR="00BD3011" w:rsidRPr="00FD5AE9">
        <w:rPr>
          <w:rFonts w:eastAsia="Arial Unicode MS" w:cs="Arial Unicode MS"/>
          <w:sz w:val="24"/>
          <w:szCs w:val="24"/>
        </w:rPr>
        <w:t>requent pattern mining</w:t>
      </w:r>
      <w:r w:rsidR="00C84FAC" w:rsidRPr="00FD5AE9">
        <w:rPr>
          <w:rFonts w:eastAsia="Arial Unicode MS" w:cs="Arial Unicode MS"/>
          <w:sz w:val="24"/>
          <w:szCs w:val="24"/>
        </w:rPr>
        <w:t xml:space="preserve"> to discover implicit, previously unknown and potentially useful knowledge from their data. Such knowledge is presented to the user in a</w:t>
      </w:r>
      <w:r w:rsidR="00BD3011" w:rsidRPr="00FD5AE9">
        <w:rPr>
          <w:rFonts w:eastAsia="Arial Unicode MS" w:cs="Arial Unicode MS"/>
          <w:sz w:val="24"/>
          <w:szCs w:val="24"/>
        </w:rPr>
        <w:t xml:space="preserve"> form of frequent patterns or frequently occurring sets of items. Mostly, algorithms that find these frequent patters produce their results in a textual form, which is sometimes hard to comprehend and navigate. Thus users ability to extract useful knowledge and take decisions may be affected. </w:t>
      </w:r>
    </w:p>
    <w:p w14:paraId="5C704D98" w14:textId="77777777" w:rsidR="00BD3011" w:rsidRPr="00FD5AE9" w:rsidRDefault="00BD3011">
      <w:pPr>
        <w:pStyle w:val="Body"/>
        <w:rPr>
          <w:rFonts w:eastAsia="Arial Unicode MS" w:cs="Arial Unicode MS"/>
          <w:sz w:val="24"/>
          <w:szCs w:val="24"/>
        </w:rPr>
      </w:pPr>
    </w:p>
    <w:p w14:paraId="11A417A8" w14:textId="7623EB6A" w:rsidR="00CD0F42" w:rsidRPr="00FD5AE9"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system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a lot of feedback of the frequency and support of the itemsets. </w:t>
      </w:r>
    </w:p>
    <w:p w14:paraId="354373A4" w14:textId="77777777" w:rsidR="00E8320D" w:rsidRDefault="00E8320D">
      <w:pPr>
        <w:pStyle w:val="Body"/>
      </w:pPr>
    </w:p>
    <w:p w14:paraId="77B8353D" w14:textId="1F7364CA" w:rsidR="00E8320D" w:rsidRDefault="00C84FAC">
      <w:pPr>
        <w:pStyle w:val="Heading2"/>
      </w:pPr>
      <w:r>
        <w:t>Related work</w:t>
      </w:r>
    </w:p>
    <w:p w14:paraId="70DF5D1E" w14:textId="77777777" w:rsidR="00E8320D" w:rsidRDefault="00E8320D">
      <w:pPr>
        <w:pStyle w:val="Body"/>
      </w:pPr>
    </w:p>
    <w:p w14:paraId="2D5C1EDC" w14:textId="3667D5DE"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t least as important as</w:t>
      </w:r>
      <w:r w:rsidR="00BE6DE1" w:rsidRPr="00FD5AE9">
        <w:rPr>
          <w:sz w:val="24"/>
          <w:szCs w:val="24"/>
        </w:rPr>
        <w:t xml:space="preserve"> data</w:t>
      </w:r>
      <w:r w:rsidRPr="00FD5AE9">
        <w:rPr>
          <w:sz w:val="24"/>
          <w:szCs w:val="24"/>
        </w:rPr>
        <w:t xml:space="preserve"> mining itself.</w:t>
      </w:r>
      <w:r w:rsidR="00BE6DE1" w:rsidRPr="00FD5AE9">
        <w:rPr>
          <w:sz w:val="24"/>
          <w:szCs w:val="24"/>
        </w:rPr>
        <w:t xml:space="preserve"> Mined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is going on 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FIsViz</w:t>
      </w:r>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FpVAT</w:t>
      </w:r>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PowerSetViewer</w:t>
      </w:r>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 xml:space="preserve">We briefly discuss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0D0E6010" w:rsidR="008660C3" w:rsidRPr="00FD5AE9" w:rsidRDefault="00791D57">
      <w:pPr>
        <w:pStyle w:val="Body"/>
        <w:rPr>
          <w:sz w:val="24"/>
          <w:szCs w:val="24"/>
        </w:rPr>
      </w:pPr>
      <w:r w:rsidRPr="00FD5AE9">
        <w:rPr>
          <w:sz w:val="24"/>
          <w:szCs w:val="24"/>
        </w:rPr>
        <w:t xml:space="preserve">FpVAT </w:t>
      </w:r>
      <w:r w:rsidR="001D0D7B" w:rsidRPr="00FD5AE9">
        <w:rPr>
          <w:sz w:val="24"/>
          <w:szCs w:val="24"/>
        </w:rPr>
        <w:t xml:space="preserve">is one of the recently developed frequent pattern visualizes.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716DED81"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itemsets displayed on a 2 dimensional plane. As datasets grow larger, the number of lines that </w:t>
      </w:r>
      <w:r w:rsidR="00791D57" w:rsidRPr="00FD5AE9">
        <w:rPr>
          <w:sz w:val="24"/>
          <w:szCs w:val="24"/>
        </w:rPr>
        <w:t xml:space="preserve">FpVAT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p>
    <w:p w14:paraId="07E92DEF" w14:textId="77777777" w:rsidR="00F67616" w:rsidRDefault="00F67616">
      <w:pPr>
        <w:pStyle w:val="Body"/>
      </w:pPr>
    </w:p>
    <w:p w14:paraId="1793D74F" w14:textId="3B7ADA61" w:rsidR="00F67616" w:rsidRDefault="009253F2">
      <w:pPr>
        <w:pStyle w:val="Body"/>
      </w:pPr>
      <w:r>
        <w:rPr>
          <w:b/>
          <w:sz w:val="24"/>
          <w:szCs w:val="24"/>
        </w:rPr>
        <w:t>PowerSetViewer</w:t>
      </w:r>
      <w:r>
        <w:rPr>
          <w:b/>
          <w:sz w:val="24"/>
          <w:szCs w:val="24"/>
        </w:rPr>
        <w:br/>
      </w:r>
      <w:r>
        <w:rPr>
          <w:b/>
          <w:sz w:val="24"/>
          <w:szCs w:val="24"/>
        </w:rPr>
        <w:br/>
      </w:r>
      <w:r w:rsidR="00C82C71" w:rsidRPr="00FD5AE9">
        <w:rPr>
          <w:sz w:val="24"/>
          <w:szCs w:val="24"/>
        </w:rPr>
        <w:t xml:space="preserve">PowerSetViewer is a frequent patter visualizer that groups all patterns together based on cardinality and presents them in a two dimensional grid. </w:t>
      </w:r>
      <w:r w:rsidR="002261AF" w:rsidRPr="00FD5AE9">
        <w:rPr>
          <w:sz w:val="24"/>
          <w:szCs w:val="24"/>
        </w:rPr>
        <w:t xml:space="preserve">It applies color coding to the background to indicate the cardinality of the itemsets. </w:t>
      </w:r>
      <w:r w:rsidR="00AB09F3" w:rsidRPr="00FD5AE9">
        <w:rPr>
          <w:sz w:val="24"/>
          <w:szCs w:val="24"/>
        </w:rPr>
        <w:t xml:space="preserve">Whilst guaranteeing visibility, this visualization system also groups multiple patterns into the same square, which makes it </w:t>
      </w:r>
      <w:r w:rsidR="00AB09F3" w:rsidRPr="00FD5AE9">
        <w:rPr>
          <w:sz w:val="24"/>
          <w:szCs w:val="24"/>
        </w:rPr>
        <w:lastRenderedPageBreak/>
        <w:t xml:space="preserve">hard to distinguish individual </w:t>
      </w:r>
      <w:r w:rsidR="00ED0183" w:rsidRPr="00FD5AE9">
        <w:rPr>
          <w:sz w:val="24"/>
          <w:szCs w:val="24"/>
        </w:rPr>
        <w:t xml:space="preserve">itemsets in the visualization. In addition, the system does not show the exact frequency of any given itemset. </w:t>
      </w:r>
    </w:p>
    <w:p w14:paraId="6BE9C18D" w14:textId="77777777" w:rsidR="00DA5ACB" w:rsidRDefault="00DA5ACB">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0EBF19E6" w:rsidR="00710B28" w:rsidRPr="00FD5AE9" w:rsidRDefault="00F53E43">
      <w:pPr>
        <w:pStyle w:val="Body"/>
        <w:rPr>
          <w:sz w:val="24"/>
          <w:szCs w:val="24"/>
        </w:rPr>
      </w:pPr>
      <w:r w:rsidRPr="00FD5AE9">
        <w:rPr>
          <w:b/>
          <w:noProof/>
          <w:sz w:val="24"/>
          <w:szCs w:val="24"/>
        </w:rPr>
        <w:drawing>
          <wp:anchor distT="0" distB="0" distL="114300" distR="114300" simplePos="0" relativeHeight="251662336" behindDoc="0" locked="0" layoutInCell="1" allowOverlap="1" wp14:anchorId="5407677E" wp14:editId="0CFF3141">
            <wp:simplePos x="0" y="0"/>
            <wp:positionH relativeFrom="margin">
              <wp:posOffset>-1371600</wp:posOffset>
            </wp:positionH>
            <wp:positionV relativeFrom="margin">
              <wp:posOffset>2057400</wp:posOffset>
            </wp:positionV>
            <wp:extent cx="8343900" cy="3448685"/>
            <wp:effectExtent l="0" t="0" r="12700" b="5715"/>
            <wp:wrapSquare wrapText="bothSides"/>
            <wp:docPr id="1" name="Picture 1"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3028" t="12053" r="18145" b="37445"/>
                    <a:stretch/>
                  </pic:blipFill>
                  <pic:spPr bwMode="auto">
                    <a:xfrm>
                      <a:off x="0" y="0"/>
                      <a:ext cx="8343900" cy="3448685"/>
                    </a:xfrm>
                    <a:prstGeom prst="rect">
                      <a:avLst/>
                    </a:prstGeom>
                    <a:noFill/>
                    <a:ln>
                      <a:noFill/>
                    </a:ln>
                    <a:extLst>
                      <a:ext uri="{53640926-AAD7-44d8-BBD7-CCE9431645EC}">
                        <a14:shadowObscured xmlns:a14="http://schemas.microsoft.com/office/drawing/2010/main"/>
                      </a:ext>
                    </a:extLst>
                  </pic:spPr>
                </pic:pic>
              </a:graphicData>
            </a:graphic>
          </wp:anchor>
        </w:drawing>
      </w:r>
      <w:r w:rsidR="00642921" w:rsidRPr="00FD5AE9">
        <w:rPr>
          <w:sz w:val="24"/>
          <w:szCs w:val="24"/>
        </w:rPr>
        <w:t xml:space="preserve">Previous work focused </w:t>
      </w:r>
      <w:r w:rsidR="009D6346" w:rsidRPr="00FD5AE9">
        <w:rPr>
          <w:sz w:val="24"/>
          <w:szCs w:val="24"/>
        </w:rPr>
        <w:t>solely</w:t>
      </w:r>
      <w:r w:rsidR="00642921" w:rsidRPr="00FD5AE9">
        <w:rPr>
          <w:sz w:val="24"/>
          <w:szCs w:val="24"/>
        </w:rPr>
        <w:t xml:space="preserve"> on </w:t>
      </w:r>
      <w:r w:rsidR="002A212F" w:rsidRPr="00FD5AE9">
        <w:rPr>
          <w:sz w:val="24"/>
          <w:szCs w:val="24"/>
        </w:rPr>
        <w:t xml:space="preserve">two-dimensional visualization. Instead, we plan to take a new approach by adding an extra dimension. We believe that </w:t>
      </w:r>
      <w:r w:rsidR="003753D0" w:rsidRPr="00FD5AE9">
        <w:rPr>
          <w:sz w:val="24"/>
          <w:szCs w:val="24"/>
        </w:rPr>
        <w:t xml:space="preserve">this approach can improve both learnability and scalability of the visualization by allowing for more interaction techniques (such as zooming in/out, rotating, flipping, spinning of the 3D model) </w:t>
      </w:r>
      <w:r w:rsidR="006A4E2F" w:rsidRPr="00FD5AE9">
        <w:rPr>
          <w:sz w:val="24"/>
          <w:szCs w:val="24"/>
        </w:rPr>
        <w:t xml:space="preserve">and by simply allowing for more space in a 3D visualization. </w:t>
      </w:r>
      <w:r w:rsidR="00634959" w:rsidRPr="00FD5AE9">
        <w:rPr>
          <w:sz w:val="24"/>
          <w:szCs w:val="24"/>
        </w:rPr>
        <w:t>In addition, it allows for different geometrical shapes, color codings</w:t>
      </w:r>
      <w:r w:rsidR="00EE52FA" w:rsidRPr="00FD5AE9">
        <w:rPr>
          <w:sz w:val="24"/>
          <w:szCs w:val="24"/>
        </w:rPr>
        <w:t xml:space="preserve"> and other areas to experiment with.</w:t>
      </w:r>
      <w:r w:rsidR="00634959" w:rsidRPr="00FD5AE9">
        <w:rPr>
          <w:sz w:val="24"/>
          <w:szCs w:val="24"/>
        </w:rPr>
        <w:t xml:space="preserve"> </w:t>
      </w:r>
    </w:p>
    <w:p w14:paraId="1D7DF074" w14:textId="2C4CD19B" w:rsidR="001D6554" w:rsidRDefault="001D6554">
      <w:pPr>
        <w:pStyle w:val="Body"/>
      </w:pPr>
    </w:p>
    <w:p w14:paraId="06763D3C" w14:textId="32DCDA2B" w:rsidR="001A1FC5" w:rsidRPr="005A6303" w:rsidRDefault="00F53E43">
      <w:pPr>
        <w:pStyle w:val="Body"/>
        <w:rPr>
          <w:sz w:val="24"/>
          <w:szCs w:val="24"/>
        </w:rPr>
      </w:pPr>
      <w:r w:rsidRPr="00FD5AE9">
        <w:rPr>
          <w:sz w:val="24"/>
          <w:szCs w:val="24"/>
        </w:rPr>
        <w:t xml:space="preserve">This is a screenshot of the preliminary version of the system. </w:t>
      </w:r>
      <w:r w:rsidR="005955A3" w:rsidRPr="00FD5AE9">
        <w:rPr>
          <w:sz w:val="24"/>
          <w:szCs w:val="24"/>
        </w:rPr>
        <w:t xml:space="preserve">Itemsets are represented as colored spheres, placed on circles (i.e. levels). The white lines represent the connections between the itemsets. </w:t>
      </w:r>
      <w:r w:rsidR="00F2593F" w:rsidRPr="00FD5AE9">
        <w:rPr>
          <w:sz w:val="24"/>
          <w:szCs w:val="24"/>
        </w:rPr>
        <w:t xml:space="preserve">Users also get a message box displayed next to their mouse cursor indicating the information about the selected itemset. </w:t>
      </w:r>
      <w:r w:rsidR="0051485C" w:rsidRPr="00FD5AE9">
        <w:rPr>
          <w:sz w:val="24"/>
          <w:szCs w:val="24"/>
        </w:rPr>
        <w:t>By selecting an itemset, users are able to show only connections in the tree leading to that itemset.</w:t>
      </w:r>
      <w:bookmarkStart w:id="0" w:name="_GoBack"/>
      <w:bookmarkEnd w:id="0"/>
    </w:p>
    <w:p w14:paraId="094BD60E" w14:textId="77777777" w:rsidR="001A1FC5" w:rsidRDefault="001A1FC5">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77777777" w:rsidR="00634959" w:rsidRPr="00FD5AE9"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 and shape generation</w:t>
      </w:r>
    </w:p>
    <w:p w14:paraId="40D68F2E" w14:textId="77777777"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load times &amp; usability in terms of performance</w:t>
      </w:r>
    </w:p>
    <w:p w14:paraId="6D64E132" w14:textId="0A55B7C8" w:rsidR="00146B1D" w:rsidRPr="001A1FC5" w:rsidRDefault="00634959" w:rsidP="00146B1D">
      <w:pPr>
        <w:pStyle w:val="Body"/>
        <w:numPr>
          <w:ilvl w:val="0"/>
          <w:numId w:val="8"/>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15C361BB" w14:textId="77777777" w:rsidR="001A1FC5" w:rsidRPr="00FD5AE9" w:rsidRDefault="001A1FC5" w:rsidP="001A1FC5">
      <w:pPr>
        <w:pStyle w:val="Body"/>
        <w:ind w:left="240"/>
        <w:rPr>
          <w:position w:val="4"/>
          <w:sz w:val="24"/>
          <w:szCs w:val="24"/>
        </w:rPr>
      </w:pPr>
    </w:p>
    <w:p w14:paraId="745E0DEB" w14:textId="7352DC95" w:rsidR="00152E09" w:rsidRPr="00FD5AE9" w:rsidRDefault="00146B1D" w:rsidP="00146B1D">
      <w:pPr>
        <w:pStyle w:val="Body"/>
        <w:rPr>
          <w:sz w:val="24"/>
          <w:szCs w:val="24"/>
        </w:rPr>
      </w:pPr>
      <w:r w:rsidRPr="00FD5AE9">
        <w:rPr>
          <w:sz w:val="24"/>
          <w:szCs w:val="24"/>
        </w:rPr>
        <w:lastRenderedPageBreak/>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 </w:t>
      </w:r>
    </w:p>
    <w:p w14:paraId="7886A83D" w14:textId="77777777" w:rsidR="00152E09" w:rsidRDefault="00152E09" w:rsidP="00146B1D">
      <w:pPr>
        <w:pStyle w:val="Body"/>
      </w:pPr>
    </w:p>
    <w:p w14:paraId="779B805B" w14:textId="3094FB2E" w:rsidR="00152E09" w:rsidRPr="00146B1D" w:rsidRDefault="00152E09" w:rsidP="00146B1D">
      <w:pPr>
        <w:pStyle w:val="Body"/>
      </w:pPr>
      <w:r>
        <w:rPr>
          <w:noProof/>
        </w:rPr>
        <mc:AlternateContent>
          <mc:Choice Requires="wps">
            <w:drawing>
              <wp:anchor distT="152400" distB="152400" distL="152400" distR="152400" simplePos="0" relativeHeight="251665408" behindDoc="0" locked="0" layoutInCell="1" allowOverlap="1" wp14:anchorId="413171C1" wp14:editId="6C8F8D05">
                <wp:simplePos x="0" y="0"/>
                <wp:positionH relativeFrom="margin">
                  <wp:posOffset>4114800</wp:posOffset>
                </wp:positionH>
                <wp:positionV relativeFrom="line">
                  <wp:posOffset>75565</wp:posOffset>
                </wp:positionV>
                <wp:extent cx="1905000" cy="3589655"/>
                <wp:effectExtent l="50800" t="25400" r="50800" b="679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1905000" cy="358965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r>
                              <w:t>accepts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r>
                              <w:t>allows user to interact with the visualization</w:t>
                            </w:r>
                          </w:p>
                          <w:p w14:paraId="2929BFC0" w14:textId="77777777" w:rsidR="00F8655E" w:rsidRDefault="00F8655E" w:rsidP="00152E09">
                            <w:pPr>
                              <w:pStyle w:val="Label"/>
                              <w:numPr>
                                <w:ilvl w:val="0"/>
                                <w:numId w:val="11"/>
                              </w:numPr>
                              <w:rPr>
                                <w:position w:val="4"/>
                                <w:sz w:val="29"/>
                                <w:szCs w:val="29"/>
                              </w:rPr>
                            </w:pPr>
                            <w:r>
                              <w:t>is optimized for viewing, not requiring the original data</w:t>
                            </w:r>
                          </w:p>
                          <w:p w14:paraId="41ADF1F5" w14:textId="626994B0" w:rsidR="00F8655E" w:rsidRDefault="00F8655E" w:rsidP="00152E09">
                            <w:pPr>
                              <w:pStyle w:val="Label"/>
                              <w:numPr>
                                <w:ilvl w:val="0"/>
                                <w:numId w:val="12"/>
                              </w:numPr>
                              <w:rPr>
                                <w:position w:val="4"/>
                                <w:sz w:val="29"/>
                                <w:szCs w:val="29"/>
                              </w:rPr>
                            </w:pPr>
                            <w:r>
                              <w:t>users are given extra features made possible by the metadata (sorting, searching, etc)</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officeArt object" o:spid="_x0000_s1026" style="position:absolute;margin-left:324pt;margin-top:5.95pt;width:150pt;height:282.65pt;z-index:251665408;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0 0 0 21599 21600 21599 21600 0 0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" stroked="f" strokeweight="1pt">
                <v:fill r:id="rId10" o:title="" rotate="t" type="tile"/>
                <v:stroke miterlimit="4"/>
                <v:shadow on="t" opacity=".5" mv:blur="38100f" origin=",.5" offset="0,2pt"/>
                <v:textbox inset="4pt,4pt,4pt,4pt">
                  <w:txbxContent>
                    <w:p w14:paraId="7F14AA7D" w14:textId="77777777" w:rsidR="00F8655E" w:rsidRDefault="00F8655E" w:rsidP="00152E09">
                      <w:pPr>
                        <w:pStyle w:val="Label"/>
                      </w:pPr>
                      <w:r>
                        <w:t>VIEWER</w:t>
                      </w:r>
                    </w:p>
                    <w:p w14:paraId="56DD85EE" w14:textId="77777777" w:rsidR="00F8655E" w:rsidRDefault="00F8655E" w:rsidP="00152E09">
                      <w:pPr>
                        <w:pStyle w:val="Label"/>
                        <w:numPr>
                          <w:ilvl w:val="0"/>
                          <w:numId w:val="9"/>
                        </w:numPr>
                        <w:rPr>
                          <w:position w:val="4"/>
                          <w:sz w:val="29"/>
                          <w:szCs w:val="29"/>
                        </w:rPr>
                      </w:pPr>
                      <w:proofErr w:type="gramStart"/>
                      <w:r>
                        <w:t>accepts</w:t>
                      </w:r>
                      <w:proofErr w:type="gramEnd"/>
                      <w:r>
                        <w:t xml:space="preserve"> an meta-data augmented file + Polygon file for the shape itself</w:t>
                      </w:r>
                    </w:p>
                    <w:p w14:paraId="0B67D381" w14:textId="77777777" w:rsidR="00F8655E" w:rsidRDefault="00F8655E" w:rsidP="00152E09">
                      <w:pPr>
                        <w:pStyle w:val="Label"/>
                        <w:numPr>
                          <w:ilvl w:val="0"/>
                          <w:numId w:val="10"/>
                        </w:numPr>
                        <w:rPr>
                          <w:position w:val="4"/>
                          <w:sz w:val="29"/>
                          <w:szCs w:val="29"/>
                        </w:rPr>
                      </w:pPr>
                      <w:proofErr w:type="gramStart"/>
                      <w:r>
                        <w:t>allows</w:t>
                      </w:r>
                      <w:proofErr w:type="gramEnd"/>
                      <w:r>
                        <w:t xml:space="preserve"> user to interact with the visualization</w:t>
                      </w:r>
                    </w:p>
                    <w:p w14:paraId="2929BFC0" w14:textId="77777777" w:rsidR="00F8655E" w:rsidRDefault="00F8655E" w:rsidP="00152E09">
                      <w:pPr>
                        <w:pStyle w:val="Label"/>
                        <w:numPr>
                          <w:ilvl w:val="0"/>
                          <w:numId w:val="11"/>
                        </w:numPr>
                        <w:rPr>
                          <w:position w:val="4"/>
                          <w:sz w:val="29"/>
                          <w:szCs w:val="29"/>
                        </w:rPr>
                      </w:pPr>
                      <w:proofErr w:type="gramStart"/>
                      <w:r>
                        <w:t>is</w:t>
                      </w:r>
                      <w:proofErr w:type="gramEnd"/>
                      <w:r>
                        <w:t xml:space="preserve"> optimized for viewing, not requiring the original data</w:t>
                      </w:r>
                    </w:p>
                    <w:p w14:paraId="41ADF1F5" w14:textId="626994B0" w:rsidR="00F8655E" w:rsidRDefault="00F8655E" w:rsidP="00152E09">
                      <w:pPr>
                        <w:pStyle w:val="Label"/>
                        <w:numPr>
                          <w:ilvl w:val="0"/>
                          <w:numId w:val="12"/>
                        </w:numPr>
                        <w:rPr>
                          <w:position w:val="4"/>
                          <w:sz w:val="29"/>
                          <w:szCs w:val="29"/>
                        </w:rPr>
                      </w:pPr>
                      <w:proofErr w:type="gramStart"/>
                      <w:r>
                        <w:t>users</w:t>
                      </w:r>
                      <w:proofErr w:type="gramEnd"/>
                      <w:r>
                        <w:t xml:space="preserve"> are given extra features made possible by the metadata (sorting, searching, etc)</w:t>
                      </w:r>
                    </w:p>
                  </w:txbxContent>
                </v:textbox>
                <w10:wrap type="through" anchorx="margin" anchory="line"/>
              </v:rect>
            </w:pict>
          </mc:Fallback>
        </mc:AlternateContent>
      </w:r>
      <w:r>
        <w:rPr>
          <w:noProof/>
        </w:rPr>
        <mc:AlternateContent>
          <mc:Choice Requires="wps">
            <w:drawing>
              <wp:anchor distT="152400" distB="152400" distL="152400" distR="152400" simplePos="0" relativeHeight="251664384" behindDoc="0" locked="0" layoutInCell="1" allowOverlap="1" wp14:anchorId="464F39A5" wp14:editId="2C2B0490">
                <wp:simplePos x="0" y="0"/>
                <wp:positionH relativeFrom="margin">
                  <wp:posOffset>-63500</wp:posOffset>
                </wp:positionH>
                <wp:positionV relativeFrom="line">
                  <wp:posOffset>93980</wp:posOffset>
                </wp:positionV>
                <wp:extent cx="1899285" cy="3524885"/>
                <wp:effectExtent l="50800" t="25400" r="56515" b="819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1899285" cy="3524885"/>
                        </a:xfrm>
                        <a:prstGeom prst="rect">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3CD296C1" w14:textId="77777777" w:rsidR="00F8655E" w:rsidRDefault="00F8655E" w:rsidP="00152E09">
                            <w:pPr>
                              <w:pStyle w:val="Label"/>
                            </w:pPr>
                            <w:r>
                              <w:t>PARSER</w:t>
                            </w:r>
                          </w:p>
                          <w:p w14:paraId="75EE4C0B" w14:textId="77777777" w:rsidR="00F8655E" w:rsidRDefault="00F8655E" w:rsidP="00152E09">
                            <w:pPr>
                              <w:pStyle w:val="Label"/>
                            </w:pPr>
                            <w:r>
                              <w:t>- goes through the data</w:t>
                            </w:r>
                          </w:p>
                          <w:p w14:paraId="51E82B58" w14:textId="77777777" w:rsidR="00F8655E" w:rsidRDefault="00F8655E" w:rsidP="00152E09">
                            <w:pPr>
                              <w:pStyle w:val="Label"/>
                              <w:numPr>
                                <w:ilvl w:val="0"/>
                                <w:numId w:val="13"/>
                              </w:numPr>
                              <w:rPr>
                                <w:position w:val="4"/>
                                <w:sz w:val="29"/>
                                <w:szCs w:val="29"/>
                              </w:rPr>
                            </w:pPr>
                            <w:r>
                              <w:t>provides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r>
                              <w:t>allows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r>
                              <w:t>generates an meta-data augmented Polygon file</w:t>
                            </w:r>
                          </w:p>
                          <w:p w14:paraId="4618A489" w14:textId="77777777" w:rsidR="00F8655E" w:rsidRDefault="00F8655E" w:rsidP="00152E09">
                            <w:pPr>
                              <w:pStyle w:val="Label"/>
                              <w:numPr>
                                <w:ilvl w:val="0"/>
                                <w:numId w:val="16"/>
                              </w:numPr>
                              <w:rPr>
                                <w:position w:val="4"/>
                                <w:sz w:val="29"/>
                                <w:szCs w:val="29"/>
                              </w:rPr>
                            </w:pPr>
                            <w:r>
                              <w:t>lots of parallel processing &amp; optimizations</w:t>
                            </w:r>
                          </w:p>
                        </w:txbxContent>
                      </wps:txbx>
                      <wps:bodyPr wrap="square" lIns="50800" tIns="50800" rIns="50800" bIns="50800" numCol="1" anchor="ctr">
                        <a:noAutofit/>
                      </wps:bodyPr>
                    </wps:wsp>
                  </a:graphicData>
                </a:graphic>
                <wp14:sizeRelV relativeFrom="margin">
                  <wp14:pctHeight>0</wp14:pctHeight>
                </wp14:sizeRelV>
              </wp:anchor>
            </w:drawing>
          </mc:Choice>
          <mc:Fallback>
            <w:pict>
              <v:rect id="_x0000_s1027" style="position:absolute;margin-left:-4.95pt;margin-top:7.4pt;width:149.55pt;height:277.55pt;z-index:251664384;visibility:visible;mso-wrap-style:square;mso-height-percent:0;mso-wrap-distance-left:12pt;mso-wrap-distance-top:12pt;mso-wrap-distance-right:12pt;mso-wrap-distance-bottom:12pt;mso-position-horizontal:absolute;mso-position-horizontal-relative:margin;mso-position-vertical:absolute;mso-position-vertical-relative:line;mso-height-percent:0;mso-height-relative:margin;v-text-anchor:middle" wrapcoords="-7 0 -7 21601 21594 21601 21594 0 -7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" stroked="f" strokeweight="1pt">
                <v:fill r:id="rId11" o:title="" rotate="t" type="tile"/>
                <v:stroke miterlimit="4"/>
                <v:shadow on="t" opacity=".5" mv:blur="38100f" origin=",.5" offset="0,2pt"/>
                <v:textbox inset="4pt,4pt,4pt,4pt">
                  <w:txbxContent>
                    <w:p w14:paraId="3CD296C1" w14:textId="77777777" w:rsidR="00F8655E" w:rsidRDefault="00F8655E" w:rsidP="00152E09">
                      <w:pPr>
                        <w:pStyle w:val="Label"/>
                      </w:pPr>
                      <w:r>
                        <w:t>PARSER</w:t>
                      </w:r>
                    </w:p>
                    <w:p w14:paraId="75EE4C0B" w14:textId="77777777" w:rsidR="00F8655E" w:rsidRDefault="00F8655E" w:rsidP="00152E09">
                      <w:pPr>
                        <w:pStyle w:val="Label"/>
                      </w:pPr>
                      <w:r>
                        <w:t xml:space="preserve">- </w:t>
                      </w:r>
                      <w:proofErr w:type="gramStart"/>
                      <w:r>
                        <w:t>goes</w:t>
                      </w:r>
                      <w:proofErr w:type="gramEnd"/>
                      <w:r>
                        <w:t xml:space="preserve"> through the data</w:t>
                      </w:r>
                    </w:p>
                    <w:p w14:paraId="51E82B58" w14:textId="77777777" w:rsidR="00F8655E" w:rsidRDefault="00F8655E" w:rsidP="00152E09">
                      <w:pPr>
                        <w:pStyle w:val="Label"/>
                        <w:numPr>
                          <w:ilvl w:val="0"/>
                          <w:numId w:val="13"/>
                        </w:numPr>
                        <w:rPr>
                          <w:position w:val="4"/>
                          <w:sz w:val="29"/>
                          <w:szCs w:val="29"/>
                        </w:rPr>
                      </w:pPr>
                      <w:proofErr w:type="gramStart"/>
                      <w:r>
                        <w:t>provides</w:t>
                      </w:r>
                      <w:proofErr w:type="gramEnd"/>
                      <w:r>
                        <w:t xml:space="preserve"> non-interactive preview of the shape and appearance of the visualization</w:t>
                      </w:r>
                    </w:p>
                    <w:p w14:paraId="52D3B7CB" w14:textId="77777777" w:rsidR="00F8655E" w:rsidRDefault="00F8655E" w:rsidP="00152E09">
                      <w:pPr>
                        <w:pStyle w:val="Label"/>
                        <w:numPr>
                          <w:ilvl w:val="0"/>
                          <w:numId w:val="14"/>
                        </w:numPr>
                        <w:rPr>
                          <w:position w:val="4"/>
                          <w:sz w:val="29"/>
                          <w:szCs w:val="29"/>
                        </w:rPr>
                      </w:pPr>
                      <w:proofErr w:type="gramStart"/>
                      <w:r>
                        <w:t>allows</w:t>
                      </w:r>
                      <w:proofErr w:type="gramEnd"/>
                      <w:r>
                        <w:t xml:space="preserve"> designer to change some parameters &amp; preview the final visualization</w:t>
                      </w:r>
                    </w:p>
                    <w:p w14:paraId="1F3EC502" w14:textId="77777777" w:rsidR="00F8655E" w:rsidRDefault="00F8655E" w:rsidP="00152E09">
                      <w:pPr>
                        <w:pStyle w:val="Label"/>
                        <w:numPr>
                          <w:ilvl w:val="0"/>
                          <w:numId w:val="15"/>
                        </w:numPr>
                        <w:rPr>
                          <w:position w:val="4"/>
                          <w:sz w:val="29"/>
                          <w:szCs w:val="29"/>
                        </w:rPr>
                      </w:pPr>
                      <w:proofErr w:type="gramStart"/>
                      <w:r>
                        <w:t>generates</w:t>
                      </w:r>
                      <w:proofErr w:type="gramEnd"/>
                      <w:r>
                        <w:t xml:space="preserve"> an meta-data augmented Polygon file</w:t>
                      </w:r>
                    </w:p>
                    <w:p w14:paraId="4618A489" w14:textId="77777777" w:rsidR="00F8655E" w:rsidRDefault="00F8655E" w:rsidP="00152E09">
                      <w:pPr>
                        <w:pStyle w:val="Label"/>
                        <w:numPr>
                          <w:ilvl w:val="0"/>
                          <w:numId w:val="16"/>
                        </w:numPr>
                        <w:rPr>
                          <w:position w:val="4"/>
                          <w:sz w:val="29"/>
                          <w:szCs w:val="29"/>
                        </w:rPr>
                      </w:pPr>
                      <w:proofErr w:type="gramStart"/>
                      <w:r>
                        <w:t>lots</w:t>
                      </w:r>
                      <w:proofErr w:type="gramEnd"/>
                      <w:r>
                        <w:t xml:space="preserve"> of parallel processing &amp; optimizations</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5DD4CC01">
                <wp:simplePos x="0" y="0"/>
                <wp:positionH relativeFrom="margin">
                  <wp:posOffset>1943100</wp:posOffset>
                </wp:positionH>
                <wp:positionV relativeFrom="line">
                  <wp:posOffset>158750</wp:posOffset>
                </wp:positionV>
                <wp:extent cx="2057400" cy="1424940"/>
                <wp:effectExtent l="50800" t="25400" r="25400" b="7366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24940"/>
                        </a:xfrm>
                        <a:prstGeom prst="rightArrow">
                          <a:avLst>
                            <a:gd name="adj1" fmla="val 32000"/>
                            <a:gd name="adj2" fmla="val 97456"/>
                          </a:avLst>
                        </a:prstGeom>
                        <a:blipFill rotWithShape="1">
                          <a:blip r:embed="rId9"/>
                          <a:srcRect/>
                          <a:tile tx="0" ty="0" sx="100000" sy="100000" flip="none" algn="tl"/>
                        </a:blipFill>
                        <a:ln w="12700" cap="flat">
                          <a:noFill/>
                          <a:miter lim="400000"/>
                        </a:ln>
                        <a:effectLst>
                          <a:outerShdw blurRad="38100" dist="25400" dir="5400000" rotWithShape="0">
                            <a:srgbClr val="000000">
                              <a:alpha val="50000"/>
                            </a:srgbClr>
                          </a:outerShdw>
                        </a:effectLst>
                      </wps:spPr>
                      <wps:txbx>
                        <w:txbxContent>
                          <w:p w14:paraId="1FF73CB5" w14:textId="77777777" w:rsidR="00F8655E" w:rsidRDefault="00F8655E" w:rsidP="00152E09">
                            <w:pPr>
                              <w:pStyle w:val="Label"/>
                            </w:pPr>
                            <w:r>
                              <w:t>.PLY fil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margin-left:153pt;margin-top:12.5pt;width:162pt;height:112.2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" adj="7021,7344" stroked="f" strokeweight="1pt">
                <v:fill r:id="rId12" o:title="" rotate="t" type="tile"/>
                <v:stroke miterlimit="4"/>
                <v:shadow on="t" opacity=".5" mv:blur="38100f" origin=",.5" offset="0,2pt"/>
                <v:textbox inset="4pt,4pt,4pt,4pt">
                  <w:txbxContent>
                    <w:p w14:paraId="1FF73CB5" w14:textId="77777777" w:rsidR="00F8655E" w:rsidRDefault="00F8655E" w:rsidP="00152E09">
                      <w:pPr>
                        <w:pStyle w:val="Label"/>
                      </w:pPr>
                      <w:proofErr w:type="gramStart"/>
                      <w:r>
                        <w:t>.PLY</w:t>
                      </w:r>
                      <w:proofErr w:type="gramEnd"/>
                      <w:r>
                        <w:t xml:space="preserve"> fil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95AC528" w14:textId="77777777" w:rsidR="00152E09" w:rsidRDefault="00152E09">
      <w:pPr>
        <w:pStyle w:val="Body"/>
        <w:rPr>
          <w:rFonts w:eastAsia="Arial Unicode MS" w:hAnsi="Arial Unicode MS" w:cs="Arial Unicode MS"/>
        </w:rPr>
      </w:pPr>
    </w:p>
    <w:p w14:paraId="4256894C" w14:textId="77777777" w:rsidR="008270E4" w:rsidRDefault="008270E4" w:rsidP="008270E4">
      <w:pPr>
        <w:pStyle w:val="Caption"/>
      </w:pPr>
    </w:p>
    <w:p w14:paraId="0CDDFF14" w14:textId="5B586C51" w:rsidR="008270E4" w:rsidRPr="00FD5AE9"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Pr="00FD5AE9">
        <w:rPr>
          <w:rFonts w:eastAsia="Arial Unicode MS" w:hAnsi="Arial Unicode MS" w:cs="Arial Unicode MS"/>
          <w:sz w:val="24"/>
          <w:szCs w:val="24"/>
        </w:rPr>
        <w:t>. By wiring it to the mining process, we can simultaneously generate the visualization data. Later, after the mining process is finished, one can preview the visualization as a screenshot, while also adjusting the parameters of the visualization (eg.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Pr="00FD5AE9">
        <w:rPr>
          <w:rFonts w:eastAsia="Arial Unicode MS" w:hAnsi="Arial Unicode MS" w:cs="Arial Unicode MS"/>
          <w:sz w:val="24"/>
          <w:szCs w:val="24"/>
        </w:rPr>
        <w:t xml:space="preserve">. To do that we will employ </w:t>
      </w:r>
      <w:r w:rsidR="002745CF" w:rsidRPr="00FD5AE9">
        <w:rPr>
          <w:rFonts w:eastAsia="Arial Unicode MS" w:hAnsi="Arial Unicode MS" w:cs="Arial Unicode MS"/>
          <w:sz w:val="24"/>
          <w:szCs w:val="24"/>
        </w:rPr>
        <w:t>some sort of</w:t>
      </w:r>
      <w:r w:rsidRPr="00FD5AE9">
        <w:rPr>
          <w:rFonts w:eastAsia="Arial Unicode MS" w:hAnsi="Arial Unicode MS" w:cs="Arial Unicode MS"/>
          <w:sz w:val="24"/>
          <w:szCs w:val="24"/>
        </w:rPr>
        <w:t xml:space="preserve"> parallel processing on the GPU</w:t>
      </w:r>
      <w:r w:rsidR="002745CF" w:rsidRPr="00FD5AE9">
        <w:rPr>
          <w:rFonts w:eastAsia="Arial Unicode MS" w:hAnsi="Arial Unicode MS" w:cs="Arial Unicode MS"/>
          <w:sz w:val="24"/>
          <w:szCs w:val="24"/>
        </w:rPr>
        <w:t xml:space="preserve"> (either shader or CUDA based)</w:t>
      </w:r>
      <w:r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77777777"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itemset and see all the connections leading to that particular itemset, Users will also see the exact frequency of the itemset,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ster, select an individual itemset even if the number of item</w:t>
      </w:r>
      <w:r w:rsidR="00275A53" w:rsidRPr="00FD5AE9">
        <w:rPr>
          <w:rFonts w:eastAsia="Arial Unicode MS" w:hAnsi="Arial Unicode MS" w:cs="Arial Unicode MS"/>
          <w:sz w:val="24"/>
          <w:szCs w:val="24"/>
        </w:rPr>
        <w:t>sets is very large. Also, a search feature will be useful. Again, some parallel processing might be needed here</w:t>
      </w:r>
      <w:r w:rsidR="006C4419" w:rsidRPr="00FD5AE9">
        <w:rPr>
          <w:rFonts w:eastAsia="Arial Unicode MS" w:hAnsi="Arial Unicode MS" w:cs="Arial Unicode MS"/>
          <w:sz w:val="24"/>
          <w:szCs w:val="24"/>
        </w:rPr>
        <w:t>.</w:t>
      </w:r>
      <w:r w:rsidR="00275A53" w:rsidRPr="00FD5AE9">
        <w:rPr>
          <w:rFonts w:eastAsia="Arial Unicode MS" w:hAnsi="Arial Unicode MS" w:cs="Arial Unicode MS"/>
          <w:sz w:val="24"/>
          <w:szCs w:val="24"/>
        </w:rPr>
        <w:t xml:space="preserve"> </w:t>
      </w:r>
    </w:p>
    <w:p w14:paraId="038909F8" w14:textId="77777777" w:rsidR="001A1FC5" w:rsidRDefault="001A1FC5" w:rsidP="008270E4">
      <w:pPr>
        <w:pStyle w:val="Body"/>
        <w:rPr>
          <w:rFonts w:eastAsia="Arial Unicode MS" w:hAnsi="Arial Unicode MS" w:cs="Arial Unicode MS"/>
          <w:sz w:val="24"/>
          <w:szCs w:val="24"/>
        </w:rPr>
      </w:pPr>
    </w:p>
    <w:p w14:paraId="4ADE260C" w14:textId="05C09800"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lastRenderedPageBreak/>
        <w:t>Additional directions of this project could include exploration of different 3D shapes that could potentially be useful at displaying frequent itemset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ay to visualize and display frequent itemset mining results.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3BA09AB0" w14:textId="4E2C9537" w:rsidR="00DE1771" w:rsidRDefault="00DE1771" w:rsidP="00DE1771">
      <w:pPr>
        <w:pStyle w:val="Heading2"/>
      </w:pPr>
      <w:r>
        <w:t>Facilities</w:t>
      </w:r>
    </w:p>
    <w:p w14:paraId="10B01544" w14:textId="77777777" w:rsidR="00DE1771" w:rsidRDefault="00DE1771" w:rsidP="00DE1771">
      <w:pPr>
        <w:pStyle w:val="Body"/>
      </w:pPr>
    </w:p>
    <w:p w14:paraId="1F652BB6" w14:textId="6F51AFA9" w:rsidR="00DE1771" w:rsidRPr="00FD5AE9" w:rsidRDefault="00DE1771" w:rsidP="00DE1771">
      <w:pPr>
        <w:pStyle w:val="Body"/>
        <w:rPr>
          <w:sz w:val="24"/>
          <w:szCs w:val="24"/>
        </w:rPr>
      </w:pPr>
      <w:r w:rsidRPr="00FD5AE9">
        <w:rPr>
          <w:sz w:val="24"/>
          <w:szCs w:val="24"/>
        </w:rPr>
        <w:t xml:space="preserve">Since the viewer will be aimed at a low-performance computer, there is not any 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2A62F748" w:rsidR="00DE1771" w:rsidRDefault="00EF22A2" w:rsidP="00DE1771">
      <w:pPr>
        <w:pStyle w:val="Body"/>
      </w:pPr>
      <w:r>
        <w:t>The main goal is to build a complete frequent pattern visualization system and evaluate if 3D</w:t>
      </w:r>
      <w:r w:rsidR="00B71679">
        <w:t xml:space="preserve"> visualization </w:t>
      </w:r>
      <w:r>
        <w:t>is of any potential benefit for visualizing this particular type of data</w:t>
      </w:r>
      <w:r w:rsidR="00363E36">
        <w:t xml:space="preserve"> over</w:t>
      </w:r>
      <w:r w:rsidR="000F4829">
        <w:t xml:space="preserve"> existing</w:t>
      </w:r>
      <w:r w:rsidR="00363E36">
        <w:t xml:space="preserve"> 2D </w:t>
      </w:r>
      <w:r w:rsidR="000F4829">
        <w:t>visualizations</w:t>
      </w:r>
      <w:r>
        <w:t>.</w:t>
      </w:r>
      <w:r w:rsidR="00363E36">
        <w:t xml:space="preserve"> </w:t>
      </w:r>
      <w:r>
        <w:t xml:space="preserve"> </w:t>
      </w:r>
      <w:r w:rsidR="005A6303">
        <w:t>The</w:t>
      </w:r>
      <w:r w:rsidR="00F8655E">
        <w:t xml:space="preserve"> system should have high learnability </w:t>
      </w:r>
      <w:r w:rsidR="004371DE">
        <w:t>and be easy to use.</w:t>
      </w:r>
      <w:r w:rsidR="005A6303">
        <w:t xml:space="preserve"> </w:t>
      </w:r>
    </w:p>
    <w:p w14:paraId="15B4A022" w14:textId="77777777" w:rsidR="004371DE" w:rsidRDefault="004371DE" w:rsidP="00DE1771">
      <w:pPr>
        <w:pStyle w:val="Body"/>
      </w:pPr>
    </w:p>
    <w:p w14:paraId="1C2599E1" w14:textId="4F1F0E02" w:rsidR="00DE1771" w:rsidRDefault="004371DE" w:rsidP="004371DE">
      <w:pPr>
        <w:pStyle w:val="Heading2"/>
      </w:pPr>
      <w:r>
        <w:t>References</w:t>
      </w:r>
    </w:p>
    <w:p w14:paraId="4027E6CA" w14:textId="77777777" w:rsidR="004371DE" w:rsidRPr="004371DE" w:rsidRDefault="004371DE" w:rsidP="004371DE">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lastRenderedPageBreak/>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37BAA377" w14:textId="15086008" w:rsidR="00152E09" w:rsidRDefault="0057673F">
      <w:pPr>
        <w:pStyle w:val="Body"/>
        <w:rPr>
          <w:rFonts w:eastAsia="Arial Unicode MS" w:hAnsi="Arial Unicode MS" w:cs="Arial Unicode MS"/>
        </w:rPr>
      </w:pPr>
      <w:r>
        <w:rPr>
          <w:rFonts w:eastAsia="Arial Unicode MS" w:hAnsi="Arial Unicode MS" w:cs="Arial Unicode MS"/>
        </w:rPr>
        <w:fldChar w:fldCharType="end"/>
      </w:r>
    </w:p>
    <w:p w14:paraId="41CEDB2A" w14:textId="77777777" w:rsidR="00152E09" w:rsidRDefault="00152E09">
      <w:pPr>
        <w:pStyle w:val="Body"/>
        <w:rPr>
          <w:rFonts w:eastAsia="Arial Unicode MS" w:hAnsi="Arial Unicode MS" w:cs="Arial Unicode MS"/>
        </w:rPr>
      </w:pPr>
    </w:p>
    <w:p w14:paraId="203F91F3" w14:textId="77777777" w:rsidR="00152E09" w:rsidRDefault="00152E09">
      <w:pPr>
        <w:pStyle w:val="Body"/>
        <w:rPr>
          <w:rFonts w:eastAsia="Arial Unicode MS" w:hAnsi="Arial Unicode MS" w:cs="Arial Unicode MS"/>
        </w:rPr>
      </w:pPr>
    </w:p>
    <w:p w14:paraId="5314AA20" w14:textId="77777777" w:rsidR="00E8320D" w:rsidRDefault="00E17505">
      <w:pPr>
        <w:pStyle w:val="Body"/>
      </w:pPr>
      <w:r>
        <w:rPr>
          <w:rFonts w:eastAsia="Arial Unicode MS" w:hAnsi="Arial Unicode MS" w:cs="Arial Unicode MS"/>
        </w:rPr>
        <w:t xml:space="preserve">Outline of the project's scope (abstract) </w:t>
      </w:r>
    </w:p>
    <w:p w14:paraId="5ACF800A" w14:textId="77777777" w:rsidR="00E8320D" w:rsidRDefault="00E17505">
      <w:pPr>
        <w:pStyle w:val="Body"/>
      </w:pPr>
      <w:r>
        <w:rPr>
          <w:rFonts w:eastAsia="Arial Unicode MS" w:hAnsi="Arial Unicode MS" w:cs="Arial Unicode MS"/>
        </w:rPr>
        <w:t xml:space="preserve">A background of the problem (literature review) </w:t>
      </w:r>
    </w:p>
    <w:p w14:paraId="656FE77B" w14:textId="77777777" w:rsidR="00E8320D" w:rsidRDefault="00E17505">
      <w:pPr>
        <w:pStyle w:val="Body"/>
      </w:pPr>
      <w:r>
        <w:rPr>
          <w:rFonts w:eastAsia="Arial Unicode MS" w:hAnsi="Arial Unicode MS" w:cs="Arial Unicode MS"/>
        </w:rPr>
        <w:t xml:space="preserve">Research direction (proposed methodology) </w:t>
      </w:r>
    </w:p>
    <w:p w14:paraId="11105073" w14:textId="77777777" w:rsidR="00E8320D" w:rsidRDefault="00E17505">
      <w:pPr>
        <w:pStyle w:val="Body"/>
      </w:pPr>
      <w:r>
        <w:rPr>
          <w:rFonts w:eastAsia="Arial Unicode MS" w:hAnsi="Arial Unicode MS" w:cs="Arial Unicode MS"/>
        </w:rPr>
        <w:t xml:space="preserve">Facilities (computing or other) required to do the research </w:t>
      </w:r>
    </w:p>
    <w:p w14:paraId="39EAFB6F" w14:textId="77777777" w:rsidR="00E8320D" w:rsidRDefault="00E17505">
      <w:pPr>
        <w:pStyle w:val="Body"/>
      </w:pPr>
      <w:r>
        <w:rPr>
          <w:rFonts w:eastAsia="Arial Unicode MS" w:hAnsi="Arial Unicode MS" w:cs="Arial Unicode MS"/>
        </w:rPr>
        <w:t xml:space="preserve">An anticipated length of time requirement </w:t>
      </w:r>
    </w:p>
    <w:p w14:paraId="06BC98E2" w14:textId="77777777" w:rsidR="00E8320D" w:rsidRDefault="00E17505">
      <w:pPr>
        <w:pStyle w:val="Body"/>
      </w:pPr>
      <w:r>
        <w:rPr>
          <w:rFonts w:eastAsia="Arial Unicode MS" w:hAnsi="Arial Unicode MS" w:cs="Arial Unicode MS"/>
        </w:rPr>
        <w:t xml:space="preserve">Anticipated outcome </w:t>
      </w:r>
    </w:p>
    <w:p w14:paraId="0C41DB7D" w14:textId="77777777" w:rsidR="00E8320D" w:rsidRDefault="00E17505">
      <w:pPr>
        <w:pStyle w:val="Body"/>
      </w:pPr>
      <w:r>
        <w:rPr>
          <w:rFonts w:eastAsia="Arial Unicode MS" w:hAnsi="Arial Unicode MS" w:cs="Arial Unicode MS"/>
        </w:rPr>
        <w:t>A list of relevant references</w:t>
      </w:r>
    </w:p>
    <w:p w14:paraId="12808BB7" w14:textId="7CCE7368" w:rsidR="00E8320D" w:rsidRDefault="00E17505">
      <w:pPr>
        <w:pStyle w:val="Body"/>
      </w:pPr>
      <w:r>
        <w:rPr>
          <w:rFonts w:eastAsia="Arial Unicode MS" w:hAnsi="Arial Unicode MS" w:cs="Arial Unicode MS"/>
        </w:rPr>
        <w:t xml:space="preserve"> </w:t>
      </w:r>
    </w:p>
    <w:sectPr w:rsidR="00E8320D">
      <w:headerReference w:type="default" r:id="rId13"/>
      <w:footerReference w:type="default" r:id="rId14"/>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92C61" w14:textId="77777777" w:rsidR="00F8655E" w:rsidRDefault="00F8655E">
      <w:r>
        <w:separator/>
      </w:r>
    </w:p>
  </w:endnote>
  <w:endnote w:type="continuationSeparator" w:id="0">
    <w:p w14:paraId="0D4D9B71" w14:textId="77777777" w:rsidR="00F8655E" w:rsidRDefault="00F8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141B0" w14:textId="77777777" w:rsidR="00F8655E" w:rsidRDefault="00F8655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151C4" w14:textId="77777777" w:rsidR="00F8655E" w:rsidRDefault="00F8655E">
      <w:r>
        <w:separator/>
      </w:r>
    </w:p>
  </w:footnote>
  <w:footnote w:type="continuationSeparator" w:id="0">
    <w:p w14:paraId="01EA44FC" w14:textId="77777777" w:rsidR="00F8655E" w:rsidRDefault="00F8655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F8655E" w:rsidRDefault="00F8655E">
    <w:pPr>
      <w:pStyle w:val="HeaderFooter"/>
      <w:tabs>
        <w:tab w:val="clear" w:pos="9020"/>
        <w:tab w:val="center" w:pos="4680"/>
        <w:tab w:val="right" w:pos="9360"/>
      </w:tabs>
    </w:pPr>
    <w:r>
      <w:fldChar w:fldCharType="begin"/>
    </w:r>
    <w:r>
      <w:instrText xml:space="preserve"> PAGE </w:instrText>
    </w:r>
    <w:r>
      <w:fldChar w:fldCharType="separate"/>
    </w:r>
    <w:r w:rsidR="005A6303">
      <w:rPr>
        <w:noProof/>
      </w:rPr>
      <w:t>6</w:t>
    </w:r>
    <w:r>
      <w:fldChar w:fldCharType="end"/>
    </w:r>
    <w:r>
      <w:t xml:space="preserve"> of </w:t>
    </w:r>
    <w:r>
      <w:fldChar w:fldCharType="begin"/>
    </w:r>
    <w:r>
      <w:instrText xml:space="preserve"> NUMPAGES </w:instrText>
    </w:r>
    <w:r>
      <w:fldChar w:fldCharType="separate"/>
    </w:r>
    <w:r w:rsidR="005A6303">
      <w:rPr>
        <w:noProof/>
      </w:rPr>
      <w:t>6</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2CDD"/>
    <w:rsid w:val="0000523B"/>
    <w:rsid w:val="00043FD0"/>
    <w:rsid w:val="000605D3"/>
    <w:rsid w:val="000D6ACB"/>
    <w:rsid w:val="000E5F98"/>
    <w:rsid w:val="000F4829"/>
    <w:rsid w:val="00146B1D"/>
    <w:rsid w:val="00152E09"/>
    <w:rsid w:val="0017510E"/>
    <w:rsid w:val="00190F98"/>
    <w:rsid w:val="001A1FC5"/>
    <w:rsid w:val="001D0D7B"/>
    <w:rsid w:val="001D6554"/>
    <w:rsid w:val="001F2C4B"/>
    <w:rsid w:val="002261AF"/>
    <w:rsid w:val="00242E9A"/>
    <w:rsid w:val="0026497D"/>
    <w:rsid w:val="002745CF"/>
    <w:rsid w:val="00275A53"/>
    <w:rsid w:val="002A212F"/>
    <w:rsid w:val="002C59E0"/>
    <w:rsid w:val="002D125C"/>
    <w:rsid w:val="002D1B93"/>
    <w:rsid w:val="002F3781"/>
    <w:rsid w:val="00330B3F"/>
    <w:rsid w:val="00363E36"/>
    <w:rsid w:val="003753D0"/>
    <w:rsid w:val="00382217"/>
    <w:rsid w:val="0039494F"/>
    <w:rsid w:val="003B5926"/>
    <w:rsid w:val="00431156"/>
    <w:rsid w:val="004371DE"/>
    <w:rsid w:val="00454EC6"/>
    <w:rsid w:val="00456F45"/>
    <w:rsid w:val="00462FFA"/>
    <w:rsid w:val="00472A04"/>
    <w:rsid w:val="004B4DB2"/>
    <w:rsid w:val="0051485C"/>
    <w:rsid w:val="00541422"/>
    <w:rsid w:val="0057673F"/>
    <w:rsid w:val="0059084F"/>
    <w:rsid w:val="005955A3"/>
    <w:rsid w:val="005A6303"/>
    <w:rsid w:val="005E0DCA"/>
    <w:rsid w:val="005E17B6"/>
    <w:rsid w:val="00634959"/>
    <w:rsid w:val="00641996"/>
    <w:rsid w:val="00642921"/>
    <w:rsid w:val="006A4E2F"/>
    <w:rsid w:val="006C4419"/>
    <w:rsid w:val="007042EA"/>
    <w:rsid w:val="00710B28"/>
    <w:rsid w:val="00725122"/>
    <w:rsid w:val="00732596"/>
    <w:rsid w:val="00737DCE"/>
    <w:rsid w:val="00765337"/>
    <w:rsid w:val="00791D57"/>
    <w:rsid w:val="008168D5"/>
    <w:rsid w:val="00822281"/>
    <w:rsid w:val="008270E4"/>
    <w:rsid w:val="008640E7"/>
    <w:rsid w:val="008660C3"/>
    <w:rsid w:val="008B678D"/>
    <w:rsid w:val="0092161F"/>
    <w:rsid w:val="009253F2"/>
    <w:rsid w:val="009A69A4"/>
    <w:rsid w:val="009D6346"/>
    <w:rsid w:val="00A26473"/>
    <w:rsid w:val="00A576BA"/>
    <w:rsid w:val="00A73CF9"/>
    <w:rsid w:val="00AB09F3"/>
    <w:rsid w:val="00AE6C21"/>
    <w:rsid w:val="00B71679"/>
    <w:rsid w:val="00B7665F"/>
    <w:rsid w:val="00B94BA9"/>
    <w:rsid w:val="00BB1457"/>
    <w:rsid w:val="00BD3011"/>
    <w:rsid w:val="00BE6DBE"/>
    <w:rsid w:val="00BE6DE1"/>
    <w:rsid w:val="00C653C1"/>
    <w:rsid w:val="00C80980"/>
    <w:rsid w:val="00C82C71"/>
    <w:rsid w:val="00C84FAC"/>
    <w:rsid w:val="00CB6303"/>
    <w:rsid w:val="00CD0F42"/>
    <w:rsid w:val="00CF4CA5"/>
    <w:rsid w:val="00D23ED9"/>
    <w:rsid w:val="00D967FA"/>
    <w:rsid w:val="00DA5ACB"/>
    <w:rsid w:val="00DD4AA8"/>
    <w:rsid w:val="00DE1771"/>
    <w:rsid w:val="00E17505"/>
    <w:rsid w:val="00E57F9C"/>
    <w:rsid w:val="00E75DDD"/>
    <w:rsid w:val="00E8320D"/>
    <w:rsid w:val="00ED0183"/>
    <w:rsid w:val="00EE1D55"/>
    <w:rsid w:val="00EE52FA"/>
    <w:rsid w:val="00EF22A2"/>
    <w:rsid w:val="00F1571B"/>
    <w:rsid w:val="00F2593F"/>
    <w:rsid w:val="00F36248"/>
    <w:rsid w:val="00F53E43"/>
    <w:rsid w:val="00F67616"/>
    <w:rsid w:val="00F82194"/>
    <w:rsid w:val="00F8655E"/>
    <w:rsid w:val="00FD5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6</Pages>
  <Words>2999</Words>
  <Characters>17098</Characters>
  <Application>Microsoft Macintosh Word</Application>
  <DocSecurity>0</DocSecurity>
  <Lines>142</Lines>
  <Paragraphs>40</Paragraphs>
  <ScaleCrop>false</ScaleCrop>
  <Company/>
  <LinksUpToDate>false</LinksUpToDate>
  <CharactersWithSpaces>20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88</cp:revision>
  <dcterms:created xsi:type="dcterms:W3CDTF">2014-05-13T00:11:00Z</dcterms:created>
  <dcterms:modified xsi:type="dcterms:W3CDTF">2014-05-1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